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404EAA82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พัฒนาระบบ</w:t>
      </w:r>
      <w:r w:rsidR="008F3DF3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</w:rPr>
        <w:t>ค้นคืนสารสนเทศ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ข้ามภาษาสำหรับข้อมูลค่าการปล่อยก๊าซเรือนกระจก: กรณีศึกษาภาษาไทยและภาษาอังกฤษ</w:t>
      </w:r>
    </w:p>
    <w:p w14:paraId="2F288814" w14:textId="2220EDC7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>Development of a Cross-Lingual Information Retrieval System for 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2AC88C4E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</w:t>
      </w:r>
      <w:r w:rsidR="008F3DF3">
        <w:rPr>
          <w:rFonts w:ascii="TH Sarabun New" w:hAnsi="TH Sarabun New" w:cs="TH Sarabun New"/>
          <w:color w:val="auto"/>
          <w:sz w:val="32"/>
          <w:szCs w:val="32"/>
          <w:cs/>
        </w:rPr>
        <w:t>ค้นคืนสารสนเทศ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2FD05A9A" w:rsidR="008F6FD9" w:rsidRPr="00023ACE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</w:t>
      </w:r>
      <w:r w:rsidR="008F3DF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</w:rPr>
        <w:t>ค้นคืนสารสนเทศ</w:t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ข้ามภาษาสำหรับข้อมูลค่าการปล่อยก๊าซเรือนกระจก: กรณีศึกษาภาษาไทยและภาษาอังกฤษ</w:t>
      </w:r>
    </w:p>
    <w:p w14:paraId="6F0403AC" w14:textId="7886244B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</w:t>
      </w:r>
      <w:r w:rsidR="004933CE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Emission Factors: A Case Study of Thai and English Languages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2DF25463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ปัญหาการเปลี่ยนแปลงสภาพภูมิอากาศ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limate Change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ซึ่ง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ได้แก่ องค์การบริหารจัดการก๊าซเรือนกระจก (องค์การมหาชน) หรือ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(Thailand Greenhouse Gas Management Organization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 </w:t>
      </w:r>
      <w:r w:rsidR="00405CFA" w:rsidRPr="00405CFA">
        <w:rPr>
          <w:rFonts w:ascii="TH Sarabun New" w:hAnsi="TH Sarabun New" w:cs="TH Sarabun New" w:hint="cs"/>
          <w:sz w:val="32"/>
          <w:szCs w:val="32"/>
          <w:highlight w:val="green"/>
          <w:cs/>
          <w:lang w:bidi="th-TH"/>
        </w:rPr>
        <w:t>กำหนด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  <w:cs/>
          <w:lang w:bidi="th-TH"/>
        </w:rPr>
        <w:t>ค่า</w:t>
      </w:r>
      <w:r w:rsidR="00405CFA" w:rsidRPr="00405CFA">
        <w:rPr>
          <w:rFonts w:ascii="TH Sarabun New" w:hAnsi="TH Sarabun New" w:cs="TH Sarabun New" w:hint="cs"/>
          <w:sz w:val="32"/>
          <w:szCs w:val="32"/>
          <w:highlight w:val="green"/>
          <w:cs/>
          <w:lang w:bidi="th-TH"/>
        </w:rPr>
        <w:t>สัมประสิทธิ์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  <w:cs/>
          <w:lang w:bidi="th-TH"/>
        </w:rPr>
        <w:t>การปล่อยก๊าซเรือนกระจก (</w:t>
      </w:r>
      <w:r w:rsidR="00405CFA" w:rsidRPr="00405CFA">
        <w:rPr>
          <w:rFonts w:ascii="TH Sarabun New" w:hAnsi="TH Sarabun New" w:cs="TH Sarabun New"/>
          <w:sz w:val="32"/>
          <w:szCs w:val="32"/>
          <w:highlight w:val="green"/>
          <w:lang w:bidi="th-TH"/>
        </w:rPr>
        <w:t xml:space="preserve">GHGs 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443EFA3E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ลในหลายรูปแบบ เช่น เอกสารรายงาน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PDF),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ล่าวคือ ผู้ใช้งานบางส่วนถนัดใช้คำค้นภาษาไทย แต่อีก</w:t>
      </w:r>
      <w:bookmarkStart w:id="1" w:name="_GoBack"/>
      <w:bookmarkEnd w:id="1"/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บางส่วนถนัดใช้คำค้นภาษาอังกฤษ นอกจากนี้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หรือขาดความแม่นย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ด้วยเหตุนี้ การพัฒนาระบบสืบค้น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ข้อมูลค่าการปล่อยก๊าซเรือนกระจก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ึงมีความสำคัญอย่างยิ่ง เพื่ออำนวยความสะดวกแก่ผู้ใช้งานที่มีพื้นฐานต่างกัน ทั้งผู้เชี่ยวชาญด้านสิ่งแวดล้อม นโยบาย นักวิจัย อาจารย์ และนักศึกษา ที่ต้องการเข้าถึ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รวดเร็วและครอบคลุมทุกแง่มุม ไม่ถูกจำกัดด้วยภาษา ระบบสืบค้นดังกล่าวจะช่วยลดอุปสรรคในการสืบค้นข้อมูลทางเทคนิค ตลอดจนเพิ่มศักยภาพในการวิเคราะห์หรือตัดสินใจเชิงนโยบายเกี่ยวกับการลดและบริหารจัดการก๊าซเรือนกระจกในอนาคต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D1CBC04" w:rsidR="0006704F" w:rsidRPr="0097091E" w:rsidRDefault="0006704F" w:rsidP="008F3DF3">
      <w:pPr>
        <w:pStyle w:val="ListParagraph"/>
        <w:numPr>
          <w:ilvl w:val="1"/>
          <w:numId w:val="36"/>
        </w:numPr>
        <w:spacing w:after="1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12318460" w:rsidR="0006704F" w:rsidRDefault="008F3DF3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77777777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โดยทั่วไป ตัววัดที่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4D3603C1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70250FF1" w:rsidR="0006704F" w:rsidRDefault="0006704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1B4F03D0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04EA79D9" w:rsidR="004172A7" w:rsidRDefault="004172A7" w:rsidP="004172A7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5F7C122D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lastRenderedPageBreak/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5EBD9E37" w:rsidR="000759FF" w:rsidRDefault="000759F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(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s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</w:p>
    <w:p w14:paraId="1F0CFCFB" w14:textId="2BEE840F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ซึ่ง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</w:t>
      </w:r>
      <w:r w:rsidR="00BD6B7C" w:rsidRPr="00BD6B7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นี้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ข้อมูลทุติยภูมิจากแหล่งข้อมูลที่น่าเชื่อถือ </w:t>
      </w:r>
      <w:r w:rsidR="004A6ABE" w:rsidRPr="004A6ABE">
        <w:rPr>
          <w:rFonts w:ascii="TH Sarabun New" w:hAnsi="TH Sarabun New" w:cs="TH Sarabun New"/>
          <w:sz w:val="32"/>
          <w:szCs w:val="32"/>
          <w:highlight w:val="red"/>
          <w:lang w:bidi="th-TH"/>
        </w:rPr>
        <w:t>[Ref]</w:t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 ดังนี้</w:t>
      </w:r>
    </w:p>
    <w:p w14:paraId="5051FD07" w14:textId="7F7ACF98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2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3</w:t>
      </w:r>
      <w:r>
        <w:rPr>
          <w:rFonts w:ascii="TH Sarabun New" w:hAnsi="TH Sarabun New" w:cs="TH Sarabun New"/>
          <w:sz w:val="32"/>
          <w:szCs w:val="32"/>
          <w:lang w:bidi="th-TH"/>
        </w:rPr>
        <w:t>.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222569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08725684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4A6ABE" w:rsidRPr="004A6ABE">
        <w:rPr>
          <w:rFonts w:ascii="TH Sarabun New" w:hAnsi="TH Sarabun New" w:cs="TH Sarabun New"/>
          <w:sz w:val="32"/>
          <w:szCs w:val="32"/>
          <w:highlight w:val="red"/>
          <w:lang w:bidi="th-TH"/>
        </w:rPr>
        <w:t>[Ref]</w:t>
      </w:r>
    </w:p>
    <w:p w14:paraId="21B09679" w14:textId="526E495F" w:rsidR="0025625A" w:rsidRDefault="0025625A" w:rsidP="00CA052F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earch Engine </w:t>
      </w:r>
      <w:r w:rsidRPr="0025625A">
        <w:rPr>
          <w:rFonts w:ascii="TH Sarabun New" w:hAnsi="TH Sarabun New" w:cs="TH Sarabun New"/>
          <w:sz w:val="32"/>
          <w:szCs w:val="32"/>
          <w:cs/>
        </w:rPr>
        <w:t>แบบกระจาย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Distributed Search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7672698D" w:rsidR="0074683C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544166AC" w14:textId="6C0CC3FA" w:rsidR="007166B0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เอกสาร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 เพื่อเพิ่มความแม่นยำในการค้นหา</w:t>
      </w:r>
    </w:p>
    <w:p w14:paraId="391D1941" w14:textId="7E21BA9C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4A6ABE" w:rsidRPr="004A6ABE">
        <w:rPr>
          <w:rFonts w:ascii="TH Sarabun New" w:hAnsi="TH Sarabun New" w:cs="TH Sarabun New"/>
          <w:sz w:val="32"/>
          <w:szCs w:val="32"/>
          <w:highlight w:val="red"/>
          <w:lang w:bidi="th-TH"/>
        </w:rPr>
        <w:t>[Ref]</w:t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14553766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4A6ABE" w:rsidRPr="004A6ABE">
        <w:rPr>
          <w:rFonts w:ascii="TH Sarabun New" w:hAnsi="TH Sarabun New" w:cs="TH Sarabun New"/>
          <w:sz w:val="32"/>
          <w:szCs w:val="32"/>
          <w:highlight w:val="red"/>
          <w:lang w:bidi="th-TH"/>
        </w:rPr>
        <w:t>[Ref]</w:t>
      </w:r>
    </w:p>
    <w:p w14:paraId="1D0F57F5" w14:textId="4AD4EFCE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Interactive)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งานวิจัยที่เกี่ยวข้อง</w:t>
      </w:r>
    </w:p>
    <w:p w14:paraId="3DA2D162" w14:textId="7FB92CDE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3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3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54E25E3C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E7705">
        <w:rPr>
          <w:rFonts w:ascii="TH Sarabun New" w:hAnsi="TH Sarabun New" w:cs="TH Sarabun New"/>
          <w:sz w:val="32"/>
          <w:szCs w:val="32"/>
        </w:rPr>
        <w:t>25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2FBD3529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Cross-Lingual Information Retrieval Model for Vietnamese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4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4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079BEBE6" w14:textId="1367394C" w:rsidR="008A4467" w:rsidRPr="008A4467" w:rsidRDefault="008A4467" w:rsidP="00590269">
      <w:pPr>
        <w:ind w:left="360" w:firstLine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ab/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ข้ามภาษ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Cross-Lingual Information Retrieval - CLI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ภาษาอังกฤษและมาลายาลัม ซึ่งสามารถสืบค้นได้ทั้งแบบข้ามภาษาและภาษาเดียว ระบบนี้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พจนานุกรมอังกฤษ-มาลายาลัมที่พัฒนาขึ้นเอง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แปลคำค้น นอกจากนี้ยังมีเครื่องมือทางภาษาที่พัฒนาในประเทศ เช่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แปลงรากศัพท์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Stemm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และ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ประมวลผลทางสัณฐานวิทย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Morphological Analyz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ประมวลผลคำในภาษามาลายาลั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ะบบ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Vector Space Model (VSM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นการจัดอันดับเอกสาร โดยคำนวณค่าน้ำหนักคำผ่าน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เทคนิคหลัก </w:t>
      </w:r>
    </w:p>
    <w:p w14:paraId="03B5901B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Loc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ความถี่คำในเอกสาร</w:t>
      </w:r>
    </w:p>
    <w:p w14:paraId="6765FC1A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Glob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การใช้น้ำหนัก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>Inverse Document Frequency (</w:t>
      </w:r>
      <w:proofErr w:type="spellStart"/>
      <w:r w:rsidRPr="008A4467">
        <w:rPr>
          <w:rFonts w:ascii="TH Sarabun New" w:hAnsi="TH Sarabun New" w:cs="TH Sarabun New"/>
          <w:sz w:val="32"/>
          <w:szCs w:val="32"/>
          <w:lang w:bidi="th-TH"/>
        </w:rPr>
        <w:t>idf</w:t>
      </w:r>
      <w:proofErr w:type="spellEnd"/>
      <w:r w:rsidRPr="008A4467">
        <w:rPr>
          <w:rFonts w:ascii="TH Sarabun New" w:hAnsi="TH Sarabun New" w:cs="TH Sarabun New"/>
          <w:sz w:val="32"/>
          <w:szCs w:val="32"/>
          <w:lang w:bidi="th-TH"/>
        </w:rPr>
        <w:t>)</w:t>
      </w:r>
    </w:p>
    <w:p w14:paraId="4E85564C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Normalization Factor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การปรับให้เอกสารที่ยาวและสั้นมีความสมดุล</w:t>
      </w:r>
    </w:p>
    <w:p w14:paraId="6C4C8E2E" w14:textId="77777777" w:rsidR="008A4467" w:rsidRPr="008A4467" w:rsidRDefault="008A4467" w:rsidP="003348F2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อินเทอร์เฟซผู้ใช้ถูกพัฒนาด้วย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NetBeans 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JDK 1.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สืบค้นทั้งสองภาษาและแสดงผลลัพธ์ตามลำดับความเกี่ยวข้อง ระบบได้รับการทดสอบด้วย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25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ชุด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แสดงให้เห็นว่า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ประสิทธิภาพในการดึงเอกสารที่เกี่ยวข้องของระบบภาษาเดียวและข้ามภาษามีความใกล้เคียงกั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สะท้อนถึงประสิทธิภาพของกระบวนการแปลและการดึงข้อมูล</w:t>
      </w:r>
    </w:p>
    <w:p w14:paraId="01A46F13" w14:textId="4FF75C1E" w:rsidR="008A4467" w:rsidRDefault="008A4467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89324A">
      <w:pPr>
        <w:pStyle w:val="Pro"/>
        <w:spacing w:before="240"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6FBE9A5A" w:rsidR="00BF7258" w:rsidRDefault="00F93F03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7E345EDC" wp14:editId="08A0139A">
            <wp:extent cx="5492115" cy="4000500"/>
            <wp:effectExtent l="0" t="0" r="0" b="0"/>
            <wp:docPr id="1403113648" name="Picture 2" descr="A diagram of a computer proce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113648" name="Picture 2" descr="A diagram of a computer proces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10339052" w14:textId="607425F7" w:rsidR="006A0972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2C27307" w14:textId="4467496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.1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D380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37EF5018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32BAB0" w14:textId="22B6EA8B" w:rsidR="00BF7258" w:rsidRDefault="00BF7258" w:rsidP="00EA4FFE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</w:p>
    <w:p w14:paraId="5F19741B" w14:textId="53E8BD67" w:rsidR="00EA4FFE" w:rsidRDefault="00EA4FFE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EA4FFE">
        <w:rPr>
          <w:rFonts w:ascii="TH Sarabun New" w:hAnsi="TH Sarabun New" w:cs="TH Sarabun New"/>
          <w:sz w:val="32"/>
          <w:szCs w:val="32"/>
          <w:highlight w:val="red"/>
          <w:lang w:bidi="th-TH"/>
        </w:rPr>
        <w:t>Insert URL</w:t>
      </w:r>
    </w:p>
    <w:p w14:paraId="097ACA51" w14:textId="3C16500C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  <w:r w:rsidR="004C428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และ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พิ่มรายละเอียดของข้อมูลที่หายไป</w:t>
      </w:r>
    </w:p>
    <w:p w14:paraId="5BF7F71C" w14:textId="3DDD2F3C" w:rsidR="004C4287" w:rsidRDefault="004C4287" w:rsidP="00EA4FFE">
      <w:pPr>
        <w:spacing w:after="120"/>
        <w:ind w:left="360" w:firstLine="27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4066D5"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คอลัมน์</w:t>
      </w:r>
      <w:r w:rsidR="00E57773">
        <w:rPr>
          <w:rFonts w:ascii="TH Sarabun New" w:hAnsi="TH Sarabun New" w:cs="TH Sarabun New" w:hint="cs"/>
          <w:sz w:val="32"/>
          <w:szCs w:val="32"/>
          <w:cs/>
          <w:lang w:bidi="th-TH"/>
        </w:rPr>
        <w:t>ที่ข้อมูลขาดหาย หรือ</w:t>
      </w:r>
      <w:r w:rsidR="004066D5"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ไม่สามารถนำมาใช้ได้</w:t>
      </w:r>
      <w:r w:rsidR="00E5777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4066D5"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จ</w:t>
      </w:r>
      <w:r w:rsidR="00E57773">
        <w:rPr>
          <w:rFonts w:ascii="TH Sarabun New" w:hAnsi="TH Sarabun New" w:cs="TH Sarabun New" w:hint="cs"/>
          <w:sz w:val="32"/>
          <w:szCs w:val="32"/>
          <w:cs/>
          <w:lang w:bidi="th-TH"/>
        </w:rPr>
        <w:t>ะทำการ</w:t>
      </w:r>
      <w:r w:rsidR="004066D5" w:rsidRPr="00EA4FFE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เพิ่มรายละเอียดของข้อมูลบางอย่างเพื่อความชัดเจนและเข้าใจในการค้นหา</w:t>
      </w:r>
      <w:r w:rsidR="00EA4FFE">
        <w:rPr>
          <w:rFonts w:ascii="TH Sarabun New" w:hAnsi="TH Sarabun New" w:cs="TH Sarabun New"/>
          <w:sz w:val="32"/>
          <w:szCs w:val="32"/>
          <w:highlight w:val="red"/>
          <w:lang w:bidi="th-TH"/>
        </w:rPr>
        <w:t xml:space="preserve"> inserted content </w:t>
      </w:r>
      <w:r w:rsidR="00EA4FFE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น่าเชื่อถือ</w:t>
      </w:r>
      <w:r w:rsidR="00EA4FFE">
        <w:rPr>
          <w:rFonts w:ascii="TH Sarabun New" w:hAnsi="TH Sarabun New" w:cs="TH Sarabun New"/>
          <w:sz w:val="32"/>
          <w:szCs w:val="32"/>
          <w:highlight w:val="red"/>
          <w:lang w:bidi="th-TH"/>
        </w:rPr>
        <w:t>?</w:t>
      </w:r>
    </w:p>
    <w:p w14:paraId="6969E96F" w14:textId="3E63D1B1" w:rsidR="005F77C6" w:rsidRDefault="005F77C6" w:rsidP="00EA4FFE">
      <w:pPr>
        <w:spacing w:after="120"/>
        <w:ind w:left="360" w:firstLine="27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proofErr w:type="gramStart"/>
      <w:r>
        <w:rPr>
          <w:rFonts w:ascii="TH Sarabun New" w:hAnsi="TH Sarabun New" w:cs="TH Sarabun New"/>
          <w:sz w:val="32"/>
          <w:szCs w:val="32"/>
          <w:highlight w:val="red"/>
          <w:lang w:bidi="th-TH"/>
        </w:rPr>
        <w:t>4.1.3 ???????</w:t>
      </w:r>
      <w:proofErr w:type="gramEnd"/>
    </w:p>
    <w:p w14:paraId="798C3643" w14:textId="09752F1F" w:rsidR="006A0972" w:rsidRDefault="00A50628" w:rsidP="00DB1AF3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728E6BFA" w14:textId="16704CB1" w:rsidR="004C4287" w:rsidRPr="004C4287" w:rsidRDefault="004C4287" w:rsidP="00DB1AF3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การจัดรูปแบบข้อมูลนั้นเพื่อให้ข้อมูลอยู่ในรูปแบบเดียวกันและเป็นรูปแบบที่เราต้องการเพื่อเพิ่มความสะดวกในการทำงานและ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</w:t>
      </w:r>
    </w:p>
    <w:p w14:paraId="33DFE6BD" w14:textId="77777777" w:rsidR="006A0972" w:rsidRDefault="00140A7A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5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18BD5E86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คู่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124D752C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LPG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42F78739" w14:textId="25DE8C6A" w:rsidR="007413CF" w:rsidRPr="00140A7A" w:rsidRDefault="007413CF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2F9ED938" w14:textId="79C321AD" w:rsidR="00140A7A" w:rsidRP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carbon dioxide</w:t>
      </w:r>
    </w:p>
    <w:p w14:paraId="1BC48BD3" w14:textId="77777777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6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28C2BD49" w14:textId="77777777" w:rsidR="005F77C6" w:rsidRDefault="00140A7A" w:rsidP="005F77C6">
      <w:pPr>
        <w:spacing w:after="120"/>
        <w:ind w:left="630" w:firstLine="45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4093CDD7" w:rsidR="004820E6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สืบค้น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7EBB3ED0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1E44C074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9308B9">
        <w:rPr>
          <w:rFonts w:ascii="TH Sarabun New" w:hAnsi="TH Sarabun New" w:cs="TH Sarabun New" w:hint="cs"/>
          <w:sz w:val="32"/>
          <w:szCs w:val="32"/>
          <w:cs/>
          <w:lang w:bidi="th-TH"/>
        </w:rPr>
        <w:t>การกำหนดการตั้งค่าเพื่อการวิเคราะห์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(anal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>ysis)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มี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 2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งค์ประกอบหลักคือ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</w:p>
    <w:p w14:paraId="6D337FE1" w14:textId="0715A05F" w:rsid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พื่อการค้นหาที่เหมาะสมขึ้นซึ่งจากรูปจะประกอบไป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ไว้สำหรับใช้เพื่อแปลงคำพ้องความหมายโดยใช้ที่นี้จะเป็นคำที่พ้องความหมายทั้งภาษาไทยและภาษาอังกฤษเช่น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>
        <w:rPr>
          <w:rFonts w:ascii="Arial" w:hAnsi="Arial" w:cs="Angsana New" w:hint="cs"/>
          <w:sz w:val="32"/>
          <w:szCs w:val="32"/>
          <w:cs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proofErr w:type="gramStart"/>
      <w:r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,</w:t>
      </w:r>
      <w:proofErr w:type="gramEnd"/>
      <w:r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ไปมีความเป็นไปได้ต่อการค้นหานั้นๆ</w:t>
      </w:r>
    </w:p>
    <w:p w14:paraId="5AACED4A" w14:textId="58724FE9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หมาย</w:t>
      </w:r>
    </w:p>
    <w:p w14:paraId="7BF1DAB4" w14:textId="1285C069" w:rsidR="00C53E9F" w:rsidRDefault="00C53E9F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30333DA2" wp14:editId="0D5B8524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C9EE899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3B6E7B5B" w14:textId="28249EFE" w:rsidR="00C53E9F" w:rsidRPr="004820E6" w:rsidRDefault="007F7E09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ั้งชื่อคอลัมน์ว่าอะไรลักษณะข้อมูลเป็นอะไร และสิ่งที่สำหรับคือการใช้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ทำการประกาศให้ก่อนหน้าว่าจะให้มีลักษณะการค้นหาแบบไหน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168B53BA" w14:textId="77777777" w:rsidR="0030617A" w:rsidRDefault="00D848CC" w:rsidP="0030617A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13F0F2CB" w:rsidR="00D848CC" w:rsidRPr="00140A7A" w:rsidRDefault="00140A7A" w:rsidP="0030617A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Pr="00140A7A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08624950" w14:textId="62820652" w:rsidR="00A71DD3" w:rsidRDefault="00A71DD3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047665D1" w14:textId="77777777" w:rsidR="00DA720D" w:rsidRDefault="00DA720D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46502B3F" w14:textId="77777777" w:rsidR="00DA720D" w:rsidRPr="00A71DD3" w:rsidRDefault="00DA720D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7BC1910D" w14:textId="2806497B" w:rsidR="00D848CC" w:rsidRPr="0030617A" w:rsidRDefault="00D848CC" w:rsidP="0030617A">
      <w:pPr>
        <w:spacing w:after="120"/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</w:pPr>
      <w:r w:rsidRPr="0030617A">
        <w:rPr>
          <w:rFonts w:ascii="TH Sarabun New" w:hAnsi="TH Sarabun New" w:cs="TH Sarabun New"/>
          <w:b/>
          <w:bCs/>
          <w:sz w:val="32"/>
          <w:szCs w:val="32"/>
          <w:highlight w:val="red"/>
        </w:rPr>
        <w:lastRenderedPageBreak/>
        <w:t>4.</w:t>
      </w:r>
      <w:r w:rsidR="00DB1AF3" w:rsidRPr="0030617A">
        <w:rPr>
          <w:rFonts w:ascii="TH Sarabun New" w:hAnsi="TH Sarabun New" w:cs="TH Sarabun New" w:hint="cs"/>
          <w:b/>
          <w:bCs/>
          <w:sz w:val="32"/>
          <w:szCs w:val="32"/>
          <w:highlight w:val="red"/>
          <w:cs/>
          <w:lang w:bidi="th-TH"/>
        </w:rPr>
        <w:t>3.1</w:t>
      </w:r>
      <w:r w:rsidRPr="0030617A">
        <w:rPr>
          <w:rFonts w:ascii="TH Sarabun New" w:hAnsi="TH Sarabun New" w:cs="TH Sarabun New"/>
          <w:b/>
          <w:bCs/>
          <w:sz w:val="32"/>
          <w:szCs w:val="32"/>
          <w:highlight w:val="red"/>
        </w:rPr>
        <w:t xml:space="preserve"> </w:t>
      </w:r>
      <w:r w:rsidRPr="0030617A">
        <w:rPr>
          <w:rFonts w:ascii="TH Sarabun New" w:hAnsi="TH Sarabun New" w:cs="TH Sarabun New"/>
          <w:b/>
          <w:bCs/>
          <w:sz w:val="32"/>
          <w:szCs w:val="32"/>
          <w:highlight w:val="red"/>
          <w:cs/>
        </w:rPr>
        <w:t>การประมวลผลคำค้น (</w:t>
      </w:r>
      <w:r w:rsidRPr="0030617A">
        <w:rPr>
          <w:rFonts w:ascii="TH Sarabun New" w:hAnsi="TH Sarabun New" w:cs="TH Sarabun New"/>
          <w:b/>
          <w:bCs/>
          <w:sz w:val="32"/>
          <w:szCs w:val="32"/>
          <w:highlight w:val="red"/>
        </w:rPr>
        <w:t xml:space="preserve">User Query </w:t>
      </w:r>
      <w:proofErr w:type="gramStart"/>
      <w:r w:rsidRPr="0030617A">
        <w:rPr>
          <w:rFonts w:ascii="TH Sarabun New" w:hAnsi="TH Sarabun New" w:cs="TH Sarabun New"/>
          <w:b/>
          <w:bCs/>
          <w:sz w:val="32"/>
          <w:szCs w:val="32"/>
          <w:highlight w:val="red"/>
        </w:rPr>
        <w:t>Processing)</w:t>
      </w:r>
      <w:r w:rsidR="0030617A">
        <w:rPr>
          <w:rFonts w:ascii="TH Sarabun New" w:hAnsi="TH Sarabun New" w:cs="TH Sarabun New" w:hint="cs"/>
          <w:b/>
          <w:bCs/>
          <w:sz w:val="32"/>
          <w:szCs w:val="32"/>
          <w:highlight w:val="red"/>
          <w:cs/>
          <w:lang w:bidi="th-TH"/>
        </w:rPr>
        <w:t xml:space="preserve">  </w:t>
      </w:r>
      <w:r w:rsidR="0030617A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t>reorganize</w:t>
      </w:r>
      <w:proofErr w:type="gramEnd"/>
      <w:r w:rsidR="0030617A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t xml:space="preserve">? </w:t>
      </w:r>
      <w:r w:rsidR="0030617A">
        <w:rPr>
          <w:rFonts w:ascii="TH Sarabun New" w:hAnsi="TH Sarabun New" w:cs="TH Sarabun New" w:hint="cs"/>
          <w:b/>
          <w:bCs/>
          <w:sz w:val="32"/>
          <w:szCs w:val="32"/>
          <w:highlight w:val="red"/>
          <w:cs/>
          <w:lang w:bidi="th-TH"/>
        </w:rPr>
        <w:t>ไม่น่าอยู่ตรงนี้</w:t>
      </w:r>
    </w:p>
    <w:p w14:paraId="00E573CE" w14:textId="0C97ED07" w:rsidR="00975686" w:rsidRPr="00A71DD3" w:rsidRDefault="00A71DD3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30617A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tab/>
      </w:r>
      <w:r w:rsidRPr="0030617A">
        <w:rPr>
          <w:rFonts w:ascii="TH Sarabun New" w:hAnsi="TH Sarabun New" w:cs="TH Sarabun New"/>
          <w:sz w:val="32"/>
          <w:szCs w:val="32"/>
          <w:highlight w:val="red"/>
          <w:cs/>
        </w:rPr>
        <w:t xml:space="preserve">การสืบค้นข้อมูลผ่าน </w:t>
      </w:r>
      <w:r w:rsidRPr="0030617A">
        <w:rPr>
          <w:rFonts w:ascii="TH Sarabun New" w:hAnsi="TH Sarabun New" w:cs="TH Sarabun New"/>
          <w:sz w:val="32"/>
          <w:szCs w:val="32"/>
          <w:highlight w:val="red"/>
          <w:lang w:bidi="th-TH"/>
        </w:rPr>
        <w:t xml:space="preserve">Elasticsearch </w:t>
      </w:r>
      <w:r w:rsidRPr="0030617A">
        <w:rPr>
          <w:rFonts w:ascii="TH Sarabun New" w:hAnsi="TH Sarabun New" w:cs="TH Sarabun New"/>
          <w:sz w:val="32"/>
          <w:szCs w:val="32"/>
          <w:highlight w:val="red"/>
          <w:cs/>
        </w:rPr>
        <w:t xml:space="preserve">โดยใช้ </w:t>
      </w:r>
      <w:r w:rsidRPr="0030617A">
        <w:rPr>
          <w:rFonts w:ascii="TH Sarabun New" w:hAnsi="TH Sarabun New" w:cs="TH Sarabun New"/>
          <w:sz w:val="32"/>
          <w:szCs w:val="32"/>
          <w:highlight w:val="red"/>
          <w:lang w:bidi="th-TH"/>
        </w:rPr>
        <w:t xml:space="preserve">API </w:t>
      </w:r>
      <w:r w:rsidRPr="0030617A">
        <w:rPr>
          <w:rFonts w:ascii="TH Sarabun New" w:hAnsi="TH Sarabun New" w:cs="TH Sarabun New"/>
          <w:sz w:val="32"/>
          <w:szCs w:val="32"/>
          <w:highlight w:val="red"/>
          <w:cs/>
        </w:rPr>
        <w:t xml:space="preserve">จาก </w:t>
      </w:r>
      <w:r w:rsidRPr="0030617A">
        <w:rPr>
          <w:rFonts w:ascii="TH Sarabun New" w:hAnsi="TH Sarabun New" w:cs="TH Sarabun New"/>
          <w:sz w:val="32"/>
          <w:szCs w:val="32"/>
          <w:highlight w:val="red"/>
          <w:lang w:bidi="th-TH"/>
        </w:rPr>
        <w:t>Backend</w:t>
      </w:r>
      <w:r w:rsidRPr="0030617A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 xml:space="preserve"> </w:t>
      </w:r>
      <w:r w:rsidRPr="0030617A">
        <w:rPr>
          <w:rFonts w:ascii="TH Sarabun New" w:hAnsi="TH Sarabun New" w:cs="TH Sarabun New"/>
          <w:sz w:val="32"/>
          <w:szCs w:val="32"/>
          <w:highlight w:val="red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30617A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และ</w:t>
      </w:r>
      <w:r w:rsidRPr="0030617A">
        <w:rPr>
          <w:rFonts w:ascii="TH Sarabun New" w:hAnsi="TH Sarabun New" w:cs="TH Sarabun New"/>
          <w:sz w:val="32"/>
          <w:szCs w:val="32"/>
          <w:highlight w:val="red"/>
          <w:cs/>
        </w:rPr>
        <w:t>แสดงผลลัพธ์ที่ตรงกับความต้องการของผู้ใช้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0D86AECA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ส่งเสริมให้นักวิจัย นักศึกษา หน่วยงานภาครัฐและเอกชน </w:t>
      </w:r>
      <w:r w:rsidR="00DA720D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ให้สามารถสืบค้นข้อมูลได้สะดวกขึ้นทั้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ภาษาไทยและภาษาอังกฤษ</w:t>
      </w:r>
    </w:p>
    <w:p w14:paraId="4FF92486" w14:textId="77777777" w:rsidR="0048485D" w:rsidRPr="00D23CAE" w:rsidRDefault="0048485D" w:rsidP="00204CEE">
      <w:pPr>
        <w:pStyle w:val="Pro"/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รายการอ้างอิง</w:t>
      </w:r>
    </w:p>
    <w:p w14:paraId="57BAC42B" w14:textId="77777777" w:rsidR="00E07E48" w:rsidRPr="00E34CE6" w:rsidRDefault="00BA0EB8" w:rsidP="00E34CE6">
      <w:pPr>
        <w:pStyle w:val="EndNoteBibliography"/>
        <w:ind w:left="540" w:hanging="540"/>
        <w:rPr>
          <w:rFonts w:ascii="TH Sarabun New" w:hAnsi="TH Sarabun New" w:cs="TH Sarabun New"/>
          <w:sz w:val="32"/>
          <w:szCs w:val="32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E07E48" w:rsidRPr="00E34CE6">
        <w:rPr>
          <w:rFonts w:ascii="TH Sarabun New" w:hAnsi="TH Sarabun New" w:cs="TH Sarabun New"/>
          <w:sz w:val="32"/>
          <w:szCs w:val="32"/>
        </w:rPr>
        <w:t>[1]</w:t>
      </w:r>
      <w:r w:rsidR="00E07E48" w:rsidRPr="00E34CE6">
        <w:rPr>
          <w:rFonts w:ascii="TH Sarabun New" w:hAnsi="TH Sarabun New" w:cs="TH Sarabun New"/>
          <w:sz w:val="32"/>
          <w:szCs w:val="32"/>
        </w:rPr>
        <w:tab/>
        <w:t xml:space="preserve">G.-A. Levow, D. W. Oard, and P. Resnik, "Dictionary-based techniques for cross-language information retrieval," </w:t>
      </w:r>
      <w:r w:rsidR="00E07E48" w:rsidRPr="00E34CE6">
        <w:rPr>
          <w:rFonts w:ascii="TH Sarabun New" w:hAnsi="TH Sarabun New" w:cs="TH Sarabun New"/>
          <w:i/>
          <w:sz w:val="32"/>
          <w:szCs w:val="32"/>
        </w:rPr>
        <w:t xml:space="preserve">Information processing &amp; management, </w:t>
      </w:r>
      <w:r w:rsidR="00E07E48" w:rsidRPr="00E34CE6">
        <w:rPr>
          <w:rFonts w:ascii="TH Sarabun New" w:hAnsi="TH Sarabun New" w:cs="TH Sarabun New"/>
          <w:sz w:val="32"/>
          <w:szCs w:val="32"/>
        </w:rPr>
        <w:t>vol. 41, no. 3, pp. 523-547, 2005.</w:t>
      </w:r>
    </w:p>
    <w:p w14:paraId="485140C8" w14:textId="77777777" w:rsidR="00E07E48" w:rsidRPr="00E34CE6" w:rsidRDefault="00E07E48" w:rsidP="00E34CE6">
      <w:pPr>
        <w:pStyle w:val="EndNoteBibliography"/>
        <w:ind w:left="540" w:hanging="540"/>
        <w:rPr>
          <w:rFonts w:ascii="TH Sarabun New" w:hAnsi="TH Sarabun New" w:cs="TH Sarabun New"/>
          <w:sz w:val="32"/>
          <w:szCs w:val="32"/>
        </w:rPr>
      </w:pPr>
      <w:r w:rsidRPr="00E34CE6">
        <w:rPr>
          <w:rFonts w:ascii="TH Sarabun New" w:hAnsi="TH Sarabun New" w:cs="TH Sarabun New"/>
          <w:sz w:val="32"/>
          <w:szCs w:val="32"/>
        </w:rPr>
        <w:t>[2]</w:t>
      </w:r>
      <w:r w:rsidRPr="00E34CE6">
        <w:rPr>
          <w:rFonts w:ascii="TH Sarabun New" w:hAnsi="TH Sarabun New" w:cs="TH Sarabun New"/>
          <w:sz w:val="32"/>
          <w:szCs w:val="32"/>
        </w:rPr>
        <w:tab/>
        <w:t xml:space="preserve">S. Sun, C. Luo, and J. Chen, "A review of natural language processing techniques for opinion mining systems," </w:t>
      </w:r>
      <w:r w:rsidRPr="00E34CE6">
        <w:rPr>
          <w:rFonts w:ascii="TH Sarabun New" w:hAnsi="TH Sarabun New" w:cs="TH Sarabun New"/>
          <w:i/>
          <w:sz w:val="32"/>
          <w:szCs w:val="32"/>
        </w:rPr>
        <w:t xml:space="preserve">Information fusion, </w:t>
      </w:r>
      <w:r w:rsidRPr="00E34CE6">
        <w:rPr>
          <w:rFonts w:ascii="TH Sarabun New" w:hAnsi="TH Sarabun New" w:cs="TH Sarabun New"/>
          <w:sz w:val="32"/>
          <w:szCs w:val="32"/>
        </w:rPr>
        <w:t>vol. 36, pp. 10-25, 2017.</w:t>
      </w:r>
    </w:p>
    <w:p w14:paraId="6AFBB3DF" w14:textId="77777777" w:rsidR="00E07E48" w:rsidRPr="00E34CE6" w:rsidRDefault="00E07E48" w:rsidP="00E34CE6">
      <w:pPr>
        <w:pStyle w:val="EndNoteBibliography"/>
        <w:ind w:left="540" w:hanging="540"/>
        <w:rPr>
          <w:rFonts w:ascii="TH Sarabun New" w:hAnsi="TH Sarabun New" w:cs="TH Sarabun New"/>
          <w:sz w:val="32"/>
          <w:szCs w:val="32"/>
        </w:rPr>
      </w:pPr>
      <w:r w:rsidRPr="00E34CE6">
        <w:rPr>
          <w:rFonts w:ascii="TH Sarabun New" w:hAnsi="TH Sarabun New" w:cs="TH Sarabun New"/>
          <w:sz w:val="32"/>
          <w:szCs w:val="32"/>
        </w:rPr>
        <w:t>[3]</w:t>
      </w:r>
      <w:r w:rsidRPr="00E34CE6">
        <w:rPr>
          <w:rFonts w:ascii="TH Sarabun New" w:hAnsi="TH Sarabun New" w:cs="TH Sarabun New"/>
          <w:sz w:val="32"/>
          <w:szCs w:val="32"/>
        </w:rPr>
        <w:tab/>
        <w:t xml:space="preserve">P. Nikesh, S. M. Idicula, and S. D. Peter, "English-Malayalam cross-lingual information retrieval—an experience," in </w:t>
      </w:r>
      <w:r w:rsidRPr="00E34CE6">
        <w:rPr>
          <w:rFonts w:ascii="TH Sarabun New" w:hAnsi="TH Sarabun New" w:cs="TH Sarabun New"/>
          <w:i/>
          <w:sz w:val="32"/>
          <w:szCs w:val="32"/>
        </w:rPr>
        <w:t>2008 IEEE International Conference on Electro/Information Technology</w:t>
      </w:r>
      <w:r w:rsidRPr="00E34CE6">
        <w:rPr>
          <w:rFonts w:ascii="TH Sarabun New" w:hAnsi="TH Sarabun New" w:cs="TH Sarabun New"/>
          <w:sz w:val="32"/>
          <w:szCs w:val="32"/>
        </w:rPr>
        <w:t xml:space="preserve">, 2008: IEEE, pp. 271-275. </w:t>
      </w:r>
    </w:p>
    <w:p w14:paraId="4F76B697" w14:textId="77777777" w:rsidR="00E07E48" w:rsidRPr="00E07E48" w:rsidRDefault="00E07E48" w:rsidP="00E34CE6">
      <w:pPr>
        <w:pStyle w:val="EndNoteBibliography"/>
        <w:ind w:left="540" w:hanging="540"/>
      </w:pPr>
      <w:r w:rsidRPr="00E34CE6">
        <w:rPr>
          <w:rFonts w:ascii="TH Sarabun New" w:hAnsi="TH Sarabun New" w:cs="TH Sarabun New"/>
          <w:sz w:val="32"/>
          <w:szCs w:val="32"/>
        </w:rPr>
        <w:t>[4]</w:t>
      </w:r>
      <w:r w:rsidRPr="00E34CE6">
        <w:rPr>
          <w:rFonts w:ascii="TH Sarabun New" w:hAnsi="TH Sarabun New" w:cs="TH Sarabun New"/>
          <w:sz w:val="32"/>
          <w:szCs w:val="32"/>
        </w:rPr>
        <w:tab/>
        <w:t xml:space="preserve">A. F. Abka, M. Pratama, and W. Jatmiko, "Cross-Lingual Summarization: English-Bahasa Indonesia," in </w:t>
      </w:r>
      <w:r w:rsidRPr="00E34CE6">
        <w:rPr>
          <w:rFonts w:ascii="TH Sarabun New" w:hAnsi="TH Sarabun New" w:cs="TH Sarabun New"/>
          <w:i/>
          <w:sz w:val="32"/>
          <w:szCs w:val="32"/>
        </w:rPr>
        <w:t>2021 6th International Workshop on Big Data and Information Security (IWBIS)</w:t>
      </w:r>
      <w:r w:rsidRPr="00E34CE6">
        <w:rPr>
          <w:rFonts w:ascii="TH Sarabun New" w:hAnsi="TH Sarabun New" w:cs="TH Sarabun New"/>
          <w:sz w:val="32"/>
          <w:szCs w:val="32"/>
        </w:rPr>
        <w:t xml:space="preserve">, 2021: IEEE, pp. 53-58. </w:t>
      </w:r>
    </w:p>
    <w:p w14:paraId="26925918" w14:textId="3C923136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2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F01F1B" w14:textId="77777777" w:rsidR="00BA25E6" w:rsidRDefault="00BA25E6">
      <w:r>
        <w:separator/>
      </w:r>
    </w:p>
  </w:endnote>
  <w:endnote w:type="continuationSeparator" w:id="0">
    <w:p w14:paraId="6BE11174" w14:textId="77777777" w:rsidR="00BA25E6" w:rsidRDefault="00BA25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803737" w14:textId="77777777" w:rsidR="00BA25E6" w:rsidRDefault="00BA25E6">
      <w:r>
        <w:separator/>
      </w:r>
    </w:p>
  </w:footnote>
  <w:footnote w:type="continuationSeparator" w:id="0">
    <w:p w14:paraId="21471957" w14:textId="77777777" w:rsidR="00BA25E6" w:rsidRDefault="00BA25E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8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4"/>
  </w:num>
  <w:num w:numId="2">
    <w:abstractNumId w:val="17"/>
  </w:num>
  <w:num w:numId="3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27"/>
  </w:num>
  <w:num w:numId="5">
    <w:abstractNumId w:val="3"/>
  </w:num>
  <w:num w:numId="6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3"/>
    <w:lvlOverride w:ilvl="0">
      <w:lvl w:ilvl="0" w:tplc="F9EC8A32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0F768B6C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CBA47B2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D9DEAEBA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A3C50E4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A06252A4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B52A9940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B24ED6F6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199A9CD4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3"/>
    <w:lvlOverride w:ilvl="0">
      <w:lvl w:ilvl="0" w:tplc="F9EC8A32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0F768B6C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CBA47B2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D9DEAEBA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A3C50E4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A06252A4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B52A9940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B24ED6F6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199A9CD4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>
    <w:abstractNumId w:val="16"/>
  </w:num>
  <w:num w:numId="14">
    <w:abstractNumId w:val="13"/>
  </w:num>
  <w:num w:numId="15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>
    <w:abstractNumId w:val="7"/>
  </w:num>
  <w:num w:numId="17">
    <w:abstractNumId w:val="26"/>
  </w:num>
  <w:num w:numId="18">
    <w:abstractNumId w:val="11"/>
  </w:num>
  <w:num w:numId="19">
    <w:abstractNumId w:val="18"/>
  </w:num>
  <w:num w:numId="20">
    <w:abstractNumId w:val="23"/>
  </w:num>
  <w:num w:numId="21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21"/>
  </w:num>
  <w:num w:numId="23">
    <w:abstractNumId w:val="25"/>
  </w:num>
  <w:num w:numId="24">
    <w:abstractNumId w:val="28"/>
  </w:num>
  <w:num w:numId="25">
    <w:abstractNumId w:val="14"/>
  </w:num>
  <w:num w:numId="26">
    <w:abstractNumId w:val="20"/>
  </w:num>
  <w:num w:numId="27">
    <w:abstractNumId w:val="8"/>
  </w:num>
  <w:num w:numId="28">
    <w:abstractNumId w:val="9"/>
  </w:num>
  <w:num w:numId="29">
    <w:abstractNumId w:val="4"/>
  </w:num>
  <w:num w:numId="30">
    <w:abstractNumId w:val="10"/>
  </w:num>
  <w:num w:numId="31">
    <w:abstractNumId w:val="2"/>
  </w:num>
  <w:num w:numId="32">
    <w:abstractNumId w:val="5"/>
  </w:num>
  <w:num w:numId="33">
    <w:abstractNumId w:val="0"/>
  </w:num>
  <w:num w:numId="34">
    <w:abstractNumId w:val="15"/>
  </w:num>
  <w:num w:numId="35">
    <w:abstractNumId w:val="12"/>
  </w:num>
  <w:num w:numId="36">
    <w:abstractNumId w:val="1"/>
  </w:num>
  <w:num w:numId="37">
    <w:abstractNumId w:val="6"/>
  </w:num>
  <w:num w:numId="38">
    <w:abstractNumId w:val="19"/>
  </w:num>
  <w:num w:numId="39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isplayBackgroundShap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/record-ids&gt;&lt;/item&gt;&lt;/Libraries&gt;"/>
  </w:docVars>
  <w:rsids>
    <w:rsidRoot w:val="008F6FD9"/>
    <w:rsid w:val="00013210"/>
    <w:rsid w:val="000133DF"/>
    <w:rsid w:val="00023ACE"/>
    <w:rsid w:val="000278D4"/>
    <w:rsid w:val="00032699"/>
    <w:rsid w:val="000405A1"/>
    <w:rsid w:val="000566AF"/>
    <w:rsid w:val="0006030F"/>
    <w:rsid w:val="000617DD"/>
    <w:rsid w:val="00065701"/>
    <w:rsid w:val="00066637"/>
    <w:rsid w:val="0006704F"/>
    <w:rsid w:val="00070CB7"/>
    <w:rsid w:val="000759FF"/>
    <w:rsid w:val="00083AE8"/>
    <w:rsid w:val="000930E9"/>
    <w:rsid w:val="0009429A"/>
    <w:rsid w:val="000A00BC"/>
    <w:rsid w:val="000A0D91"/>
    <w:rsid w:val="000A12F9"/>
    <w:rsid w:val="000B5016"/>
    <w:rsid w:val="000B615F"/>
    <w:rsid w:val="000C752D"/>
    <w:rsid w:val="000C7D49"/>
    <w:rsid w:val="000D0BB9"/>
    <w:rsid w:val="000D52F3"/>
    <w:rsid w:val="000E1F7A"/>
    <w:rsid w:val="000E2F89"/>
    <w:rsid w:val="000F2A45"/>
    <w:rsid w:val="000F3A11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841B3"/>
    <w:rsid w:val="00185650"/>
    <w:rsid w:val="00194D82"/>
    <w:rsid w:val="00196D78"/>
    <w:rsid w:val="001A072C"/>
    <w:rsid w:val="001A13A8"/>
    <w:rsid w:val="001A4D92"/>
    <w:rsid w:val="001A6AF3"/>
    <w:rsid w:val="001A6D98"/>
    <w:rsid w:val="001B29B0"/>
    <w:rsid w:val="001B3FFE"/>
    <w:rsid w:val="001B6521"/>
    <w:rsid w:val="001D0E1B"/>
    <w:rsid w:val="001D5EA8"/>
    <w:rsid w:val="001E0D1A"/>
    <w:rsid w:val="001E1987"/>
    <w:rsid w:val="001E1C42"/>
    <w:rsid w:val="001E2E00"/>
    <w:rsid w:val="001F384A"/>
    <w:rsid w:val="001F4386"/>
    <w:rsid w:val="00204CEE"/>
    <w:rsid w:val="00220B86"/>
    <w:rsid w:val="002211B7"/>
    <w:rsid w:val="00222569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C19D6"/>
    <w:rsid w:val="002D712A"/>
    <w:rsid w:val="002E09AC"/>
    <w:rsid w:val="002E13C9"/>
    <w:rsid w:val="002E1806"/>
    <w:rsid w:val="002E3978"/>
    <w:rsid w:val="002E7A41"/>
    <w:rsid w:val="002F7BE4"/>
    <w:rsid w:val="003026DC"/>
    <w:rsid w:val="00303F8F"/>
    <w:rsid w:val="0030617A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548B"/>
    <w:rsid w:val="003E7F74"/>
    <w:rsid w:val="004002BB"/>
    <w:rsid w:val="00402904"/>
    <w:rsid w:val="00402ADF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20E6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B5177"/>
    <w:rsid w:val="004B5E95"/>
    <w:rsid w:val="004B7B63"/>
    <w:rsid w:val="004C131C"/>
    <w:rsid w:val="004C2799"/>
    <w:rsid w:val="004C4287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30E86"/>
    <w:rsid w:val="00531F8B"/>
    <w:rsid w:val="005359A5"/>
    <w:rsid w:val="00540439"/>
    <w:rsid w:val="00541048"/>
    <w:rsid w:val="0054113F"/>
    <w:rsid w:val="00543D1F"/>
    <w:rsid w:val="0055181D"/>
    <w:rsid w:val="00562346"/>
    <w:rsid w:val="0058054A"/>
    <w:rsid w:val="00584C28"/>
    <w:rsid w:val="00586117"/>
    <w:rsid w:val="00587427"/>
    <w:rsid w:val="00590269"/>
    <w:rsid w:val="00593604"/>
    <w:rsid w:val="005A313D"/>
    <w:rsid w:val="005A4E2A"/>
    <w:rsid w:val="005B2931"/>
    <w:rsid w:val="005C4A46"/>
    <w:rsid w:val="005D4C56"/>
    <w:rsid w:val="005D5103"/>
    <w:rsid w:val="005E49C7"/>
    <w:rsid w:val="005F7023"/>
    <w:rsid w:val="005F77C6"/>
    <w:rsid w:val="00613221"/>
    <w:rsid w:val="0061440B"/>
    <w:rsid w:val="00625137"/>
    <w:rsid w:val="0062624A"/>
    <w:rsid w:val="006327B3"/>
    <w:rsid w:val="006436E5"/>
    <w:rsid w:val="0064409E"/>
    <w:rsid w:val="006472A8"/>
    <w:rsid w:val="00647609"/>
    <w:rsid w:val="00650CFD"/>
    <w:rsid w:val="00656181"/>
    <w:rsid w:val="00660E8A"/>
    <w:rsid w:val="006612FA"/>
    <w:rsid w:val="00663DA4"/>
    <w:rsid w:val="0067285F"/>
    <w:rsid w:val="00677FDD"/>
    <w:rsid w:val="00680CD0"/>
    <w:rsid w:val="00681A7E"/>
    <w:rsid w:val="00687BBE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E61D0"/>
    <w:rsid w:val="006F3131"/>
    <w:rsid w:val="006F6841"/>
    <w:rsid w:val="00711D60"/>
    <w:rsid w:val="007166B0"/>
    <w:rsid w:val="0073106C"/>
    <w:rsid w:val="007413CF"/>
    <w:rsid w:val="0074683C"/>
    <w:rsid w:val="0075051E"/>
    <w:rsid w:val="00756631"/>
    <w:rsid w:val="00756F40"/>
    <w:rsid w:val="00760378"/>
    <w:rsid w:val="0076181F"/>
    <w:rsid w:val="007959AE"/>
    <w:rsid w:val="007A140B"/>
    <w:rsid w:val="007A1BF8"/>
    <w:rsid w:val="007A20D6"/>
    <w:rsid w:val="007A3079"/>
    <w:rsid w:val="007A667C"/>
    <w:rsid w:val="007A6853"/>
    <w:rsid w:val="007B726F"/>
    <w:rsid w:val="007C6B48"/>
    <w:rsid w:val="007F23BB"/>
    <w:rsid w:val="007F459D"/>
    <w:rsid w:val="007F7E09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7985"/>
    <w:rsid w:val="008719F7"/>
    <w:rsid w:val="0087319F"/>
    <w:rsid w:val="00881D67"/>
    <w:rsid w:val="0089324A"/>
    <w:rsid w:val="008A1772"/>
    <w:rsid w:val="008A3C58"/>
    <w:rsid w:val="008A3C6A"/>
    <w:rsid w:val="008A4467"/>
    <w:rsid w:val="008A5449"/>
    <w:rsid w:val="008B7A4A"/>
    <w:rsid w:val="008C5FB9"/>
    <w:rsid w:val="008D3CE8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43C2"/>
    <w:rsid w:val="00915E4E"/>
    <w:rsid w:val="00923C14"/>
    <w:rsid w:val="0092428C"/>
    <w:rsid w:val="009308B9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A1ACB"/>
    <w:rsid w:val="009A2D5D"/>
    <w:rsid w:val="009A3038"/>
    <w:rsid w:val="009A3AC9"/>
    <w:rsid w:val="009A6087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49A4"/>
    <w:rsid w:val="00A86324"/>
    <w:rsid w:val="00A92426"/>
    <w:rsid w:val="00A97992"/>
    <w:rsid w:val="00AA1F97"/>
    <w:rsid w:val="00AA264D"/>
    <w:rsid w:val="00AA535E"/>
    <w:rsid w:val="00AB18EE"/>
    <w:rsid w:val="00AC03D8"/>
    <w:rsid w:val="00AC360A"/>
    <w:rsid w:val="00AD0247"/>
    <w:rsid w:val="00AD5EFA"/>
    <w:rsid w:val="00AE4C84"/>
    <w:rsid w:val="00AF0B7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5710"/>
    <w:rsid w:val="00BE7705"/>
    <w:rsid w:val="00BF131F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3E9F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32A8"/>
    <w:rsid w:val="00D167E7"/>
    <w:rsid w:val="00D23AB4"/>
    <w:rsid w:val="00D23CAE"/>
    <w:rsid w:val="00D24E44"/>
    <w:rsid w:val="00D44BA5"/>
    <w:rsid w:val="00D4765D"/>
    <w:rsid w:val="00D5213E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A2530"/>
    <w:rsid w:val="00DA367F"/>
    <w:rsid w:val="00DA720D"/>
    <w:rsid w:val="00DA76B4"/>
    <w:rsid w:val="00DB0ED6"/>
    <w:rsid w:val="00DB1AF3"/>
    <w:rsid w:val="00DB4D4C"/>
    <w:rsid w:val="00DC0F62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E6"/>
    <w:rsid w:val="00E4132D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4FFE"/>
    <w:rsid w:val="00EA51EE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64BF0"/>
    <w:rsid w:val="00F70005"/>
    <w:rsid w:val="00F71EDF"/>
    <w:rsid w:val="00F720DA"/>
    <w:rsid w:val="00F76C38"/>
    <w:rsid w:val="00F8041D"/>
    <w:rsid w:val="00F8446A"/>
    <w:rsid w:val="00F8481A"/>
    <w:rsid w:val="00F873DC"/>
    <w:rsid w:val="00F92F1A"/>
    <w:rsid w:val="00F93F03"/>
    <w:rsid w:val="00FA56A8"/>
    <w:rsid w:val="00FC08E2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23C9D5-AA38-44D2-BB63-F39E88820E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3</TotalTime>
  <Pages>12</Pages>
  <Words>3025</Words>
  <Characters>17246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Yachai Limpiyakorn</cp:lastModifiedBy>
  <cp:revision>17</cp:revision>
  <dcterms:created xsi:type="dcterms:W3CDTF">2025-01-13T22:57:00Z</dcterms:created>
  <dcterms:modified xsi:type="dcterms:W3CDTF">2025-01-14T04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